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404FA7" w:rsidRDefault="00404FA7" w:rsidP="00404FA7">
      <w:pPr>
        <w:jc w:val="center"/>
        <w:rPr>
          <w:sz w:val="36"/>
          <w:szCs w:val="36"/>
        </w:rPr>
      </w:pPr>
      <w:r w:rsidRPr="00404FA7">
        <w:rPr>
          <w:sz w:val="36"/>
          <w:szCs w:val="36"/>
        </w:rPr>
        <w:t xml:space="preserve">Evidencias de conocimiento: Informe técnico de plan de trabajo para construcción de software. </w:t>
      </w:r>
    </w:p>
    <w:p w:rsidR="00404FA7" w:rsidRDefault="00404FA7" w:rsidP="00404FA7">
      <w:pPr>
        <w:jc w:val="center"/>
        <w:rPr>
          <w:sz w:val="36"/>
          <w:szCs w:val="36"/>
        </w:rPr>
      </w:pPr>
    </w:p>
    <w:p w:rsidR="00AB7544" w:rsidRDefault="00404FA7" w:rsidP="00404FA7">
      <w:pPr>
        <w:jc w:val="center"/>
        <w:rPr>
          <w:sz w:val="36"/>
          <w:szCs w:val="36"/>
        </w:rPr>
      </w:pPr>
      <w:r w:rsidRPr="00404FA7">
        <w:rPr>
          <w:sz w:val="36"/>
          <w:szCs w:val="36"/>
        </w:rPr>
        <w:t>GA7-220501096-AA1-EV01</w:t>
      </w:r>
    </w:p>
    <w:p w:rsidR="00404FA7" w:rsidRDefault="00404FA7">
      <w:r>
        <w:br w:type="page"/>
      </w:r>
    </w:p>
    <w:p w:rsidR="00404FA7" w:rsidRDefault="00404FA7" w:rsidP="00404FA7">
      <w:r>
        <w:lastRenderedPageBreak/>
        <w:t>Introducción</w:t>
      </w:r>
    </w:p>
    <w:p w:rsidR="00404FA7" w:rsidRDefault="00404FA7" w:rsidP="00404FA7">
      <w:r>
        <w:t xml:space="preserve">En el desarrollo de software moderno, el uso de sistemas de control de versiones es esencial para gestionar el código fuente de manera eficiente y colaborativa. Este informe examina dos enfoques predominantes en el control de versiones: el centralizado y el distribuido. A su vez, se analizan las plataformas de hospedaje de repositorios más utilizadas, GitHub y </w:t>
      </w:r>
      <w:proofErr w:type="spellStart"/>
      <w:r>
        <w:t>GitLab</w:t>
      </w:r>
      <w:proofErr w:type="spellEnd"/>
      <w:r>
        <w:t xml:space="preserve">, que facilitan la colaboración en proyectos de desarrollo. Finalmente, se introduce el control de versiones específico para datos, representado por DVC (Data </w:t>
      </w:r>
      <w:proofErr w:type="spellStart"/>
      <w:r>
        <w:t>Version</w:t>
      </w:r>
      <w:proofErr w:type="spellEnd"/>
      <w:r>
        <w:t xml:space="preserve"> Control), particularmente útil en proyectos de aprendizaje automático y ciencia de datos.</w:t>
      </w:r>
    </w:p>
    <w:p w:rsidR="00404FA7" w:rsidRDefault="00404FA7">
      <w:r>
        <w:br w:type="page"/>
      </w:r>
    </w:p>
    <w:p w:rsidR="00404FA7" w:rsidRDefault="00404FA7" w:rsidP="00404FA7">
      <w:pPr>
        <w:pStyle w:val="Prrafodelista"/>
        <w:numPr>
          <w:ilvl w:val="0"/>
          <w:numId w:val="1"/>
        </w:numPr>
      </w:pPr>
      <w:r>
        <w:lastRenderedPageBreak/>
        <w:t>Control de Versiones Centralizado</w:t>
      </w:r>
    </w:p>
    <w:p w:rsidR="00404FA7" w:rsidRDefault="00404FA7" w:rsidP="00404FA7">
      <w:pPr>
        <w:pStyle w:val="Prrafodelista"/>
        <w:numPr>
          <w:ilvl w:val="1"/>
          <w:numId w:val="1"/>
        </w:numPr>
      </w:pPr>
      <w:proofErr w:type="spellStart"/>
      <w:r>
        <w:t>Subversion</w:t>
      </w:r>
      <w:proofErr w:type="spellEnd"/>
      <w:r>
        <w:t xml:space="preserve"> (SVN)</w:t>
      </w:r>
    </w:p>
    <w:p w:rsidR="00404FA7" w:rsidRDefault="00404FA7" w:rsidP="00404FA7">
      <w:r>
        <w:t>Descripción:</w:t>
      </w:r>
    </w:p>
    <w:p w:rsidR="00404FA7" w:rsidRDefault="00404FA7" w:rsidP="00404FA7">
      <w:proofErr w:type="spellStart"/>
      <w:r>
        <w:t>Subversion</w:t>
      </w:r>
      <w:proofErr w:type="spellEnd"/>
      <w:r>
        <w:t xml:space="preserve"> (SVN) es un sistema de control de versiones centralizado que permite a los equipos rastrear y gestionar cambios en archivos y directorios desde un servidor centralizado. Esto facilita la colaboración y asegura que todos los miembros del equipo trabajen con la misma versión del proyecto.</w:t>
      </w:r>
    </w:p>
    <w:p w:rsidR="00404FA7" w:rsidRDefault="00404FA7" w:rsidP="00404FA7"/>
    <w:p w:rsidR="00404FA7" w:rsidRDefault="00404FA7" w:rsidP="00404FA7">
      <w:r>
        <w:t>Ventajas:</w:t>
      </w:r>
    </w:p>
    <w:p w:rsidR="00404FA7" w:rsidRDefault="00404FA7" w:rsidP="00404FA7"/>
    <w:p w:rsidR="00404FA7" w:rsidRDefault="00404FA7" w:rsidP="00404FA7">
      <w:r>
        <w:t xml:space="preserve">Soporte para </w:t>
      </w:r>
      <w:proofErr w:type="spellStart"/>
      <w:r>
        <w:t>versionamiento</w:t>
      </w:r>
      <w:proofErr w:type="spellEnd"/>
      <w:r>
        <w:t xml:space="preserve"> de directorios completos: SVN permite el seguimiento detallado de cambios no solo en archivos individuales, sino también en directorios enteros, lo que es beneficioso para proyectos con estructuras de archivos complejas.</w:t>
      </w:r>
    </w:p>
    <w:p w:rsidR="00404FA7" w:rsidRDefault="00404FA7" w:rsidP="00404FA7">
      <w:r>
        <w:t>Seguimiento de cambios en archivos binarios: A diferencia de muchos sistemas de control de versiones, SVN maneja los archivos binarios de manera efectiva, rastreando cambios y almacenando solo las diferencias.</w:t>
      </w:r>
    </w:p>
    <w:p w:rsidR="00404FA7" w:rsidRDefault="00404FA7" w:rsidP="00404FA7">
      <w:r>
        <w:t>Acceso a revisiones anteriores: Los usuarios pueden acceder fácilmente a versiones anteriores del proyecto, facilitando la recuperación de versiones antiguas y la comparación de cambios.</w:t>
      </w:r>
    </w:p>
    <w:p w:rsidR="00404FA7" w:rsidRDefault="00404FA7" w:rsidP="00404FA7">
      <w:r>
        <w:t>Desventajas:</w:t>
      </w:r>
    </w:p>
    <w:p w:rsidR="00404FA7" w:rsidRDefault="00404FA7" w:rsidP="00404FA7"/>
    <w:p w:rsidR="00404FA7" w:rsidRDefault="00404FA7" w:rsidP="00404FA7">
      <w:r>
        <w:t>Dependencia del servidor central: Requiere una conexión constante al servidor central para la mayoría de las operaciones, lo que puede ser un problema si se trabaja en entornos con conectividad limitada.</w:t>
      </w:r>
    </w:p>
    <w:p w:rsidR="00404FA7" w:rsidRDefault="00404FA7" w:rsidP="00404FA7">
      <w:r>
        <w:t>Gestión de ramas menos eficiente: Aunque SVN soporta la creación de ramas, la gestión de estas es menos flexible y robusta en comparación con los sistemas distribuidos como Git.</w:t>
      </w:r>
    </w:p>
    <w:p w:rsidR="00404FA7" w:rsidRDefault="00404FA7">
      <w:r>
        <w:br w:type="page"/>
      </w:r>
    </w:p>
    <w:p w:rsidR="00404FA7" w:rsidRDefault="00404FA7" w:rsidP="00404FA7">
      <w:pPr>
        <w:pStyle w:val="Prrafodelista"/>
        <w:numPr>
          <w:ilvl w:val="0"/>
          <w:numId w:val="1"/>
        </w:numPr>
      </w:pPr>
      <w:r>
        <w:lastRenderedPageBreak/>
        <w:t>Control de Versiones Distribuido</w:t>
      </w:r>
    </w:p>
    <w:p w:rsidR="00404FA7" w:rsidRDefault="00404FA7" w:rsidP="00404FA7">
      <w:pPr>
        <w:pStyle w:val="Prrafodelista"/>
        <w:numPr>
          <w:ilvl w:val="1"/>
          <w:numId w:val="1"/>
        </w:numPr>
      </w:pPr>
      <w:r>
        <w:t>Git</w:t>
      </w:r>
    </w:p>
    <w:p w:rsidR="00404FA7" w:rsidRDefault="00404FA7" w:rsidP="00404FA7">
      <w:r>
        <w:t>Descripción:</w:t>
      </w:r>
    </w:p>
    <w:p w:rsidR="00404FA7" w:rsidRDefault="00404FA7" w:rsidP="00404FA7">
      <w:r>
        <w:t>Git es un sistema de control de versiones distribuido que se ha convertido en el estándar de facto en la industria del software. Cada desarrollador tiene una copia completa del repositorio, permitiendo trabajar de manera independiente y sincronizar cambios cuando sea necesario</w:t>
      </w:r>
      <w:r>
        <w:t xml:space="preserve"> </w:t>
      </w:r>
      <w:r>
        <w:fldChar w:fldCharType="begin"/>
      </w:r>
      <w:r>
        <w:instrText xml:space="preserve"> ADDIN ZOTERO_ITEM CSL_CITATION {"citationID":"yAsNUmpa","properties":{"formattedCitation":"[1]","plainCitation":"[1]","noteIndex":0},"citationItems":[{"id":149,"uris":["http://zotero.org/users/9155038/items/TB8ERBQB"],"itemData":{"id":149,"type":"webpage","abstract":"Don't only take our word for it! GitLab is the most comprehensive AI-powered DevSecOps platform being delivered as a single application. Learn more!","language":"es","title":"DevSecOps for Industry Leaders","URL":"https://about.gitlab.com/devsecops","accessed":{"date-parts":[["2024",6,13]]}}}],"schema":"https://github.com/citation-style-language/schema/raw/master/csl-citation.json"} </w:instrText>
      </w:r>
      <w:r>
        <w:fldChar w:fldCharType="separate"/>
      </w:r>
      <w:r w:rsidRPr="00404FA7">
        <w:rPr>
          <w:rFonts w:cs="Times New Roman"/>
        </w:rPr>
        <w:t>[1]</w:t>
      </w:r>
      <w:r>
        <w:fldChar w:fldCharType="end"/>
      </w:r>
      <w:r>
        <w:t>.</w:t>
      </w:r>
    </w:p>
    <w:p w:rsidR="00404FA7" w:rsidRDefault="00404FA7" w:rsidP="00404FA7"/>
    <w:p w:rsidR="00404FA7" w:rsidRDefault="00404FA7" w:rsidP="00404FA7">
      <w:r>
        <w:t>Ventajas:</w:t>
      </w:r>
    </w:p>
    <w:p w:rsidR="00404FA7" w:rsidRDefault="00404FA7" w:rsidP="00404FA7"/>
    <w:p w:rsidR="00404FA7" w:rsidRDefault="00404FA7" w:rsidP="00404FA7">
      <w:r>
        <w:t>Alta velocidad y eficiencia: Git es extremadamente rápido en la mayoría de las operaciones, como la creación de ramas y la fusión de cambios, lo que lo hace ideal para proyectos grandes y complejos.</w:t>
      </w:r>
    </w:p>
    <w:p w:rsidR="00404FA7" w:rsidRDefault="00404FA7" w:rsidP="00404FA7">
      <w:r>
        <w:t>Facilita la colaboración y la gestión de ramas: El modelo distribuido de Git permite a los desarrolladores crear, gestionar y fusionar ramas con gran flexibilidad, facilitando la experimentación y la integración de nuevas funcionalidades.</w:t>
      </w:r>
    </w:p>
    <w:p w:rsidR="00404FA7" w:rsidRDefault="00404FA7" w:rsidP="00404FA7">
      <w:r>
        <w:t>Adopción amplia en la industria: Git es utilizado por la mayoría de los proyectos de código abierto y muchas empresas de tecnología, asegurando una amplia base de conocimiento y soporte.</w:t>
      </w:r>
    </w:p>
    <w:p w:rsidR="00404FA7" w:rsidRDefault="00404FA7" w:rsidP="00404FA7">
      <w:r>
        <w:t>Desventajas:</w:t>
      </w:r>
    </w:p>
    <w:p w:rsidR="00404FA7" w:rsidRDefault="00404FA7" w:rsidP="00404FA7"/>
    <w:p w:rsidR="00404FA7" w:rsidRDefault="00404FA7" w:rsidP="00404FA7">
      <w:r>
        <w:t>Curva de aprendizaje pronunciada: Git puede ser complicado para los principiantes debido a su amplio conjunto de comandos y su enfoque distribuido, lo que puede requerir una capacitación inicial significativa.</w:t>
      </w:r>
    </w:p>
    <w:p w:rsidR="00404FA7" w:rsidRDefault="00404FA7" w:rsidP="00404FA7">
      <w:r>
        <w:t>No ideal para grandes archivos binarios: Aunque existen herramientas adicionales para manejar grandes archivos binarios, Git por sí solo no es óptimo para este propósito.</w:t>
      </w:r>
    </w:p>
    <w:p w:rsidR="00404FA7" w:rsidRDefault="00404FA7">
      <w:r>
        <w:br w:type="page"/>
      </w:r>
    </w:p>
    <w:p w:rsidR="00404FA7" w:rsidRDefault="00404FA7" w:rsidP="00404FA7">
      <w:pPr>
        <w:pStyle w:val="Prrafodelista"/>
        <w:numPr>
          <w:ilvl w:val="0"/>
          <w:numId w:val="1"/>
        </w:numPr>
      </w:pPr>
      <w:r>
        <w:lastRenderedPageBreak/>
        <w:t>Plataformas de Hospedaje de Repositorios</w:t>
      </w:r>
    </w:p>
    <w:p w:rsidR="00404FA7" w:rsidRDefault="00404FA7" w:rsidP="00404FA7">
      <w:pPr>
        <w:pStyle w:val="Prrafodelista"/>
        <w:numPr>
          <w:ilvl w:val="1"/>
          <w:numId w:val="1"/>
        </w:numPr>
      </w:pPr>
      <w:r>
        <w:t>GitHub</w:t>
      </w:r>
    </w:p>
    <w:p w:rsidR="00404FA7" w:rsidRDefault="00404FA7" w:rsidP="00404FA7">
      <w:r>
        <w:t>Descripción:</w:t>
      </w:r>
    </w:p>
    <w:p w:rsidR="00404FA7" w:rsidRDefault="00404FA7" w:rsidP="00404FA7">
      <w:r>
        <w:t>GitHub es una plataforma de desarrollo colaborativo basada en Git. Ofrece características como el seguimiento de problemas, solicitudes de extracción (</w:t>
      </w:r>
      <w:proofErr w:type="spellStart"/>
      <w:r>
        <w:t>pull</w:t>
      </w:r>
      <w:proofErr w:type="spellEnd"/>
      <w:r>
        <w:t xml:space="preserve"> </w:t>
      </w:r>
      <w:proofErr w:type="spellStart"/>
      <w:r>
        <w:t>requests</w:t>
      </w:r>
      <w:proofErr w:type="spellEnd"/>
      <w:r>
        <w:t>), y una comunidad extensa de desarrolladores que contribuyen a una vasta variedad de proyectos</w:t>
      </w:r>
      <w:r>
        <w:t xml:space="preserve"> </w:t>
      </w:r>
      <w:r>
        <w:fldChar w:fldCharType="begin"/>
      </w:r>
      <w:r>
        <w:instrText xml:space="preserve"> ADDIN ZOTERO_ITEM CSL_CITATION {"citationID":"UMV6wMbg","properties":{"formattedCitation":"[2]","plainCitation":"[2]","noteIndex":0},"citationItems":[{"id":148,"uris":["http://zotero.org/users/9155038/items/J9862V8Z"],"itemData":{"id":148,"type":"webpage","abstract":"GitHub is where over 100 million developers shape the future of software, together. Contribute to the open source community, manage your Git repositories, review code like a pro, track bugs and fea...","container-title":"GitHub","language":"es","title":"GitHub: Let’s build from here","title-short":"GitHub","URL":"https://github.com/","accessed":{"date-parts":[["2024",6,13]]},"issued":{"date-parts":[["2024"]]}}}],"schema":"https://github.com/citation-style-language/schema/raw/master/csl-citation.json"} </w:instrText>
      </w:r>
      <w:r>
        <w:fldChar w:fldCharType="separate"/>
      </w:r>
      <w:r w:rsidRPr="00404FA7">
        <w:rPr>
          <w:rFonts w:cs="Times New Roman"/>
        </w:rPr>
        <w:t>[2]</w:t>
      </w:r>
      <w:r>
        <w:fldChar w:fldCharType="end"/>
      </w:r>
      <w:r>
        <w:t>.</w:t>
      </w:r>
    </w:p>
    <w:p w:rsidR="00404FA7" w:rsidRDefault="00404FA7" w:rsidP="00404FA7"/>
    <w:p w:rsidR="00404FA7" w:rsidRDefault="00404FA7" w:rsidP="00404FA7">
      <w:r>
        <w:t>Ventajas:</w:t>
      </w:r>
    </w:p>
    <w:p w:rsidR="00404FA7" w:rsidRDefault="00404FA7" w:rsidP="00404FA7"/>
    <w:p w:rsidR="00404FA7" w:rsidRDefault="00404FA7" w:rsidP="00404FA7">
      <w:r>
        <w:t>Facilita la colaboración entre equipos: GitHub proporciona herramientas para la revisión de código, la gestión de proyectos y la discusión de cambios, promoviendo un entorno de colaboración eficiente.</w:t>
      </w:r>
    </w:p>
    <w:p w:rsidR="00404FA7" w:rsidRDefault="00404FA7" w:rsidP="00404FA7">
      <w:r>
        <w:t>Integración con numerosas herramientas y servicios: GitHub se integra fácilmente con muchas otras herramientas de desarrollo y servicios en la nube, lo que simplifica el flujo de trabajo de desarrollo.</w:t>
      </w:r>
    </w:p>
    <w:p w:rsidR="00404FA7" w:rsidRDefault="00404FA7" w:rsidP="00404FA7">
      <w:r>
        <w:t>Amplia comunidad y recursos de aprendizaje: Con una enorme comunidad de desarrolladores y una extensa colección de documentación y tutoriales, GitHub es un recurso valioso para desarrolladores de todos los niveles.</w:t>
      </w:r>
    </w:p>
    <w:p w:rsidR="00404FA7" w:rsidRDefault="00404FA7" w:rsidP="00404FA7">
      <w:r>
        <w:t>Desventajas:</w:t>
      </w:r>
    </w:p>
    <w:p w:rsidR="00404FA7" w:rsidRDefault="00404FA7" w:rsidP="00404FA7"/>
    <w:p w:rsidR="00404FA7" w:rsidRDefault="00404FA7" w:rsidP="00404FA7">
      <w:r>
        <w:t>Funciones avanzadas requieren suscripción: Aunque muchas funciones básicas son gratuitas, algunas características avanzadas y de seguridad solo están disponibles en los planes de pago.</w:t>
      </w:r>
    </w:p>
    <w:p w:rsidR="00404FA7" w:rsidRDefault="00404FA7" w:rsidP="00404FA7">
      <w:pPr>
        <w:pStyle w:val="Prrafodelista"/>
        <w:numPr>
          <w:ilvl w:val="1"/>
          <w:numId w:val="1"/>
        </w:numPr>
      </w:pPr>
      <w:proofErr w:type="spellStart"/>
      <w:r>
        <w:t>GitLab</w:t>
      </w:r>
      <w:proofErr w:type="spellEnd"/>
    </w:p>
    <w:p w:rsidR="00404FA7" w:rsidRDefault="00404FA7" w:rsidP="00404FA7">
      <w:r>
        <w:t>Descripción:</w:t>
      </w:r>
    </w:p>
    <w:p w:rsidR="00404FA7" w:rsidRDefault="00404FA7" w:rsidP="00404FA7">
      <w:proofErr w:type="spellStart"/>
      <w:r>
        <w:t>GitLab</w:t>
      </w:r>
      <w:proofErr w:type="spellEnd"/>
      <w:r>
        <w:t xml:space="preserve"> es una plataforma integral que proporciona gestión del ciclo de vida completo del desarrollo de software, desde la planificación hasta la entrega. </w:t>
      </w:r>
      <w:proofErr w:type="spellStart"/>
      <w:r>
        <w:t>GitLab</w:t>
      </w:r>
      <w:proofErr w:type="spellEnd"/>
      <w:r>
        <w:t xml:space="preserve"> puede ser hospedado en servidores propios o utilizarse en la nube, ofreciendo flexibilidad en su implementación.</w:t>
      </w:r>
    </w:p>
    <w:p w:rsidR="00404FA7" w:rsidRDefault="00404FA7" w:rsidP="00404FA7"/>
    <w:p w:rsidR="00404FA7" w:rsidRDefault="00404FA7" w:rsidP="00404FA7"/>
    <w:p w:rsidR="00404FA7" w:rsidRDefault="00404FA7" w:rsidP="00404FA7"/>
    <w:p w:rsidR="00404FA7" w:rsidRDefault="00404FA7" w:rsidP="00404FA7">
      <w:r>
        <w:lastRenderedPageBreak/>
        <w:t>Ventajas:</w:t>
      </w:r>
    </w:p>
    <w:p w:rsidR="00404FA7" w:rsidRDefault="00404FA7" w:rsidP="00404FA7"/>
    <w:p w:rsidR="00404FA7" w:rsidRDefault="00404FA7" w:rsidP="00404FA7">
      <w:r>
        <w:t xml:space="preserve">Opciones de despliegue en la nube y en instalaciones locales: </w:t>
      </w:r>
      <w:proofErr w:type="spellStart"/>
      <w:r>
        <w:t>GitLab</w:t>
      </w:r>
      <w:proofErr w:type="spellEnd"/>
      <w:r>
        <w:t xml:space="preserve"> puede ser desplegado en servidores propios o en la nube, proporcionando opciones para cumplir con los requisitos de seguridad y cumplimiento de las organizaciones.</w:t>
      </w:r>
    </w:p>
    <w:p w:rsidR="00404FA7" w:rsidRDefault="00404FA7" w:rsidP="00404FA7">
      <w:r>
        <w:t xml:space="preserve">Gestión de CI/CD integrada: </w:t>
      </w:r>
      <w:proofErr w:type="spellStart"/>
      <w:r>
        <w:t>GitLab</w:t>
      </w:r>
      <w:proofErr w:type="spellEnd"/>
      <w:r>
        <w:t xml:space="preserve"> incluye herramientas para la integración continua (CI) y la entrega continua (CD), facilitando la automatización de las pruebas y el despliegue de software.</w:t>
      </w:r>
    </w:p>
    <w:p w:rsidR="00404FA7" w:rsidRDefault="00404FA7" w:rsidP="00404FA7">
      <w:r>
        <w:t xml:space="preserve">Herramientas de gestión de proyectos y seguridad: Además de sus capacidades de control de versiones, </w:t>
      </w:r>
      <w:proofErr w:type="spellStart"/>
      <w:r>
        <w:t>GitLab</w:t>
      </w:r>
      <w:proofErr w:type="spellEnd"/>
      <w:r>
        <w:t xml:space="preserve"> ofrece funciones robustas para la gestión de proyectos, la seguridad y el monitoreo.</w:t>
      </w:r>
    </w:p>
    <w:p w:rsidR="00404FA7" w:rsidRDefault="00404FA7" w:rsidP="00404FA7">
      <w:r>
        <w:t>Desventajas:</w:t>
      </w:r>
    </w:p>
    <w:p w:rsidR="00404FA7" w:rsidRDefault="00404FA7" w:rsidP="00404FA7"/>
    <w:p w:rsidR="00404FA7" w:rsidRDefault="00404FA7" w:rsidP="00404FA7">
      <w:r>
        <w:t xml:space="preserve">Menos popularidad comparada con GitHub: Aunque </w:t>
      </w:r>
      <w:proofErr w:type="spellStart"/>
      <w:r>
        <w:t>GitLab</w:t>
      </w:r>
      <w:proofErr w:type="spellEnd"/>
      <w:r>
        <w:t xml:space="preserve"> ha ganado popularidad, GitHub sigue siendo la plataforma de hospedaje de repositorios más utilizada, lo que puede influir en la elección de los equipos basándose en la comunidad y los recursos disponibles.</w:t>
      </w:r>
    </w:p>
    <w:p w:rsidR="00404FA7" w:rsidRDefault="00404FA7">
      <w:r>
        <w:br w:type="page"/>
      </w:r>
    </w:p>
    <w:p w:rsidR="00404FA7" w:rsidRDefault="00404FA7" w:rsidP="00404FA7">
      <w:pPr>
        <w:pStyle w:val="Prrafodelista"/>
        <w:numPr>
          <w:ilvl w:val="0"/>
          <w:numId w:val="1"/>
        </w:numPr>
      </w:pPr>
      <w:r>
        <w:lastRenderedPageBreak/>
        <w:t>Control de Versiones para Datos</w:t>
      </w:r>
    </w:p>
    <w:p w:rsidR="00404FA7" w:rsidRDefault="00404FA7" w:rsidP="00404FA7">
      <w:pPr>
        <w:pStyle w:val="Prrafodelista"/>
        <w:numPr>
          <w:ilvl w:val="1"/>
          <w:numId w:val="1"/>
        </w:numPr>
      </w:pPr>
      <w:r>
        <w:t xml:space="preserve">DVC (Data </w:t>
      </w:r>
      <w:proofErr w:type="spellStart"/>
      <w:r>
        <w:t>Version</w:t>
      </w:r>
      <w:proofErr w:type="spellEnd"/>
      <w:r>
        <w:t xml:space="preserve"> Control)</w:t>
      </w:r>
    </w:p>
    <w:p w:rsidR="00404FA7" w:rsidRDefault="00404FA7" w:rsidP="00404FA7">
      <w:r>
        <w:t>Descripción:</w:t>
      </w:r>
    </w:p>
    <w:p w:rsidR="00404FA7" w:rsidRDefault="00404FA7" w:rsidP="00404FA7">
      <w:r>
        <w:t>DVC es una herramienta de control de versiones diseñada para gestionar datos y modelos en proyectos de aprendizaje automático. Permite rastrear cambios en archivos de datos y modelos de manera eficiente, integrándose con sistemas de almacenamiento en la nube para facilitar la colaboración en proyectos de datos</w:t>
      </w:r>
      <w:r>
        <w:t xml:space="preserve"> </w:t>
      </w:r>
      <w:r>
        <w:fldChar w:fldCharType="begin"/>
      </w:r>
      <w:r>
        <w:instrText xml:space="preserve"> ADDIN ZOTERO_ITEM CSL_CITATION {"citationID":"tzZXtScR","properties":{"formattedCitation":"[3]","plainCitation":"[3]","noteIndex":0},"citationItems":[{"id":151,"uris":["http://zotero.org/users/9155038/items/YQQ2LL8Q"],"itemData":{"id":151,"type":"webpage","abstract":"Open-source version control system for Data Science and Machine Learning projects. Git-like experience to organize your data, models, and experiments.","container-title":"Data Version Control · DVC","language":"en","title":"Home","URL":"https://dvc.org/doc","accessed":{"date-parts":[["2024",6,13]]}}}],"schema":"https://github.com/citation-style-language/schema/raw/master/csl-citation.json"} </w:instrText>
      </w:r>
      <w:r>
        <w:fldChar w:fldCharType="separate"/>
      </w:r>
      <w:r w:rsidRPr="00404FA7">
        <w:rPr>
          <w:rFonts w:cs="Times New Roman"/>
        </w:rPr>
        <w:t>[3]</w:t>
      </w:r>
      <w:r>
        <w:fldChar w:fldCharType="end"/>
      </w:r>
      <w:r>
        <w:t>.</w:t>
      </w:r>
    </w:p>
    <w:p w:rsidR="00404FA7" w:rsidRDefault="00404FA7" w:rsidP="00404FA7"/>
    <w:p w:rsidR="00404FA7" w:rsidRDefault="00404FA7" w:rsidP="00404FA7">
      <w:r>
        <w:t>Ventajas:</w:t>
      </w:r>
    </w:p>
    <w:p w:rsidR="00404FA7" w:rsidRDefault="00404FA7" w:rsidP="00404FA7"/>
    <w:p w:rsidR="00404FA7" w:rsidRDefault="00404FA7" w:rsidP="00404FA7">
      <w:r>
        <w:t>Gestión eficiente de datos y modelos: DVC permite versionar grandes volúmenes de datos y modelos sin duplicarlos, lo que es crucial en proyectos de aprendizaje automático.</w:t>
      </w:r>
    </w:p>
    <w:p w:rsidR="00404FA7" w:rsidRDefault="00404FA7" w:rsidP="00404FA7">
      <w:r>
        <w:t>Integración con sistemas de almacenamiento en la nube: DVC se integra con múltiples proveedores de almacenamiento en la nube, facilitando la sincronización y el acceso a datos.</w:t>
      </w:r>
    </w:p>
    <w:p w:rsidR="00404FA7" w:rsidRDefault="00404FA7" w:rsidP="00404FA7">
      <w:r>
        <w:t>Control de versiones sin duplicación de datos: Utiliza enlaces simbólicos y archivos de metadatos para evitar la duplicación de datos, ahorrando espacio y mejorando la eficiencia.</w:t>
      </w:r>
    </w:p>
    <w:p w:rsidR="00404FA7" w:rsidRDefault="00404FA7" w:rsidP="00404FA7">
      <w:r>
        <w:t>Desventajas:</w:t>
      </w:r>
    </w:p>
    <w:p w:rsidR="00404FA7" w:rsidRDefault="00404FA7" w:rsidP="00404FA7"/>
    <w:p w:rsidR="00404FA7" w:rsidRDefault="00404FA7" w:rsidP="00404FA7">
      <w:r>
        <w:t>Enfoque específico para proyectos de datos y ML: DVC está especialmente diseñado para proyectos de datos y aprendizaje automático, lo que puede limitar su aplicabilidad en otros tipos de proyectos de software.</w:t>
      </w:r>
    </w:p>
    <w:p w:rsidR="00404FA7" w:rsidRDefault="00404FA7">
      <w:r>
        <w:br w:type="page"/>
      </w:r>
    </w:p>
    <w:p w:rsidR="00404FA7" w:rsidRDefault="00404FA7" w:rsidP="00404FA7">
      <w:r>
        <w:lastRenderedPageBreak/>
        <w:t>Conclusiones</w:t>
      </w:r>
    </w:p>
    <w:p w:rsidR="00404FA7" w:rsidRDefault="00404FA7" w:rsidP="00404FA7">
      <w:r>
        <w:t xml:space="preserve">La elección entre </w:t>
      </w:r>
      <w:proofErr w:type="spellStart"/>
      <w:r>
        <w:t>Subversion</w:t>
      </w:r>
      <w:proofErr w:type="spellEnd"/>
      <w:r>
        <w:t xml:space="preserve"> (SVN) y Git depende en gran medida de las necesidades específicas del proyecto y del equipo de desarrollo. SVN, con su enfoque centralizado, ofrece simplicidad y manejo efectivo de archivos binarios, siendo adecuado para entornos donde la conexión constante al servidor no es un problema. Por otro lado, Git proporciona flexibilidad, eficiencia y un modelo de colaboración distribuido que se adapta bien a proyectos grandes y equipos dispersos geográficamente.</w:t>
      </w:r>
    </w:p>
    <w:p w:rsidR="00404FA7" w:rsidRDefault="00404FA7" w:rsidP="00404FA7"/>
    <w:p w:rsidR="00404FA7" w:rsidRDefault="00404FA7" w:rsidP="00404FA7">
      <w:r>
        <w:t xml:space="preserve">Las plataformas de hospedaje como GitHub y </w:t>
      </w:r>
      <w:proofErr w:type="spellStart"/>
      <w:r>
        <w:t>GitLab</w:t>
      </w:r>
      <w:proofErr w:type="spellEnd"/>
      <w:r>
        <w:t xml:space="preserve"> complementan estas herramientas de control de versiones, proporcionando entornos robustos para la gestión del ciclo de vida del desarrollo de software. GitHub destaca por su amplia adopción y comunidad activa, mientras que </w:t>
      </w:r>
      <w:proofErr w:type="spellStart"/>
      <w:r>
        <w:t>GitLab</w:t>
      </w:r>
      <w:proofErr w:type="spellEnd"/>
      <w:r>
        <w:t xml:space="preserve"> ofrece una solución integral con opciones tanto en la nube como en instalaciones locales.</w:t>
      </w:r>
    </w:p>
    <w:p w:rsidR="00404FA7" w:rsidRDefault="00404FA7" w:rsidP="00404FA7"/>
    <w:p w:rsidR="00404FA7" w:rsidRDefault="00404FA7" w:rsidP="00404FA7">
      <w:r>
        <w:t>Finalmente, herramientas como DVC están emergiendo como esenciales en campos específicos como el aprendizaje automático, donde la gestión eficiente de grandes volúmenes de datos y modelos es crucial. La integración de estas herramientas en los flujos de trabajo puede aumentar significativamente la productividad y la eficiencia en la gestión de proyectos complejos.</w:t>
      </w:r>
    </w:p>
    <w:p w:rsidR="00404FA7" w:rsidRDefault="00404FA7" w:rsidP="00404FA7"/>
    <w:p w:rsidR="00404FA7" w:rsidRDefault="00404FA7" w:rsidP="00404FA7">
      <w:r>
        <w:t>En resumen, la selección de las herramientas adecuadas para el control de versiones y el hospedaje de repositorios es crucial para el éxito del desarrollo de software. La comprensión de las ventajas y desventajas de cada opción permite a los equipos tomar decisiones informadas que se alineen con sus objetivos y necesidades específicas.</w:t>
      </w:r>
    </w:p>
    <w:p w:rsidR="00404FA7" w:rsidRDefault="00404FA7">
      <w:r>
        <w:br w:type="page"/>
      </w:r>
    </w:p>
    <w:p w:rsidR="00404FA7" w:rsidRDefault="00404FA7" w:rsidP="00404FA7">
      <w:pPr>
        <w:pStyle w:val="Bibliografa"/>
        <w:rPr>
          <w:lang w:val="en-US"/>
        </w:rPr>
      </w:pPr>
      <w:proofErr w:type="spellStart"/>
      <w:r w:rsidRPr="00404FA7">
        <w:rPr>
          <w:lang w:val="en-US"/>
        </w:rPr>
        <w:lastRenderedPageBreak/>
        <w:t>Re</w:t>
      </w:r>
      <w:r>
        <w:rPr>
          <w:lang w:val="en-US"/>
        </w:rPr>
        <w:t>ferencias</w:t>
      </w:r>
      <w:proofErr w:type="spellEnd"/>
    </w:p>
    <w:p w:rsidR="00404FA7" w:rsidRPr="00404FA7" w:rsidRDefault="00404FA7" w:rsidP="00404FA7">
      <w:pPr>
        <w:rPr>
          <w:lang w:val="en-US"/>
        </w:rPr>
      </w:pPr>
    </w:p>
    <w:p w:rsidR="00404FA7" w:rsidRPr="00404FA7" w:rsidRDefault="00404FA7" w:rsidP="00404FA7">
      <w:pPr>
        <w:pStyle w:val="Bibliografa"/>
        <w:rPr>
          <w:rFonts w:cs="Times New Roman"/>
        </w:rPr>
      </w:pPr>
      <w:r>
        <w:fldChar w:fldCharType="begin"/>
      </w:r>
      <w:r w:rsidRPr="00404FA7">
        <w:rPr>
          <w:lang w:val="en-US"/>
        </w:rPr>
        <w:instrText xml:space="preserve"> ADDIN ZOTERO_BIBL {"uncited":[],"omitted":[],"custom":[]} CSL_BIBLIOGRAPHY </w:instrText>
      </w:r>
      <w:r>
        <w:fldChar w:fldCharType="separate"/>
      </w:r>
      <w:r w:rsidRPr="00404FA7">
        <w:rPr>
          <w:rFonts w:cs="Times New Roman"/>
          <w:lang w:val="en-US"/>
        </w:rPr>
        <w:t>[1]</w:t>
      </w:r>
      <w:r w:rsidRPr="00404FA7">
        <w:rPr>
          <w:rFonts w:cs="Times New Roman"/>
          <w:lang w:val="en-US"/>
        </w:rPr>
        <w:tab/>
        <w:t>«</w:t>
      </w:r>
      <w:proofErr w:type="spellStart"/>
      <w:r w:rsidRPr="00404FA7">
        <w:rPr>
          <w:rFonts w:cs="Times New Roman"/>
          <w:lang w:val="en-US"/>
        </w:rPr>
        <w:t>DevSecOps</w:t>
      </w:r>
      <w:proofErr w:type="spellEnd"/>
      <w:r w:rsidRPr="00404FA7">
        <w:rPr>
          <w:rFonts w:cs="Times New Roman"/>
          <w:lang w:val="en-US"/>
        </w:rPr>
        <w:t xml:space="preserve"> for Industry Leaders». </w:t>
      </w:r>
      <w:r w:rsidRPr="00404FA7">
        <w:rPr>
          <w:rFonts w:cs="Times New Roman"/>
        </w:rPr>
        <w:t>Accedido: 13 de junio de 2024. [En línea]. Disponible en: https://about.gitlab.com/devsecops</w:t>
      </w:r>
    </w:p>
    <w:p w:rsidR="00404FA7" w:rsidRPr="00404FA7" w:rsidRDefault="00404FA7" w:rsidP="00404FA7">
      <w:pPr>
        <w:pStyle w:val="Bibliografa"/>
        <w:rPr>
          <w:rFonts w:cs="Times New Roman"/>
        </w:rPr>
      </w:pPr>
      <w:r w:rsidRPr="00404FA7">
        <w:rPr>
          <w:rFonts w:cs="Times New Roman"/>
        </w:rPr>
        <w:t>[2]</w:t>
      </w:r>
      <w:r w:rsidRPr="00404FA7">
        <w:rPr>
          <w:rFonts w:cs="Times New Roman"/>
        </w:rPr>
        <w:tab/>
        <w:t xml:space="preserve">«GitHub: </w:t>
      </w:r>
      <w:proofErr w:type="spellStart"/>
      <w:r w:rsidRPr="00404FA7">
        <w:rPr>
          <w:rFonts w:cs="Times New Roman"/>
        </w:rPr>
        <w:t>Let’s</w:t>
      </w:r>
      <w:proofErr w:type="spellEnd"/>
      <w:r w:rsidRPr="00404FA7">
        <w:rPr>
          <w:rFonts w:cs="Times New Roman"/>
        </w:rPr>
        <w:t xml:space="preserve"> </w:t>
      </w:r>
      <w:proofErr w:type="spellStart"/>
      <w:r w:rsidRPr="00404FA7">
        <w:rPr>
          <w:rFonts w:cs="Times New Roman"/>
        </w:rPr>
        <w:t>build</w:t>
      </w:r>
      <w:proofErr w:type="spellEnd"/>
      <w:r w:rsidRPr="00404FA7">
        <w:rPr>
          <w:rFonts w:cs="Times New Roman"/>
        </w:rPr>
        <w:t xml:space="preserve"> </w:t>
      </w:r>
      <w:proofErr w:type="spellStart"/>
      <w:r w:rsidRPr="00404FA7">
        <w:rPr>
          <w:rFonts w:cs="Times New Roman"/>
        </w:rPr>
        <w:t>from</w:t>
      </w:r>
      <w:proofErr w:type="spellEnd"/>
      <w:r w:rsidRPr="00404FA7">
        <w:rPr>
          <w:rFonts w:cs="Times New Roman"/>
        </w:rPr>
        <w:t xml:space="preserve"> </w:t>
      </w:r>
      <w:proofErr w:type="spellStart"/>
      <w:r w:rsidRPr="00404FA7">
        <w:rPr>
          <w:rFonts w:cs="Times New Roman"/>
        </w:rPr>
        <w:t>here</w:t>
      </w:r>
      <w:proofErr w:type="spellEnd"/>
      <w:r w:rsidRPr="00404FA7">
        <w:rPr>
          <w:rFonts w:cs="Times New Roman"/>
        </w:rPr>
        <w:t>», GitHub. Accedido: 13 de junio de 2024. [En línea]. Disponible en: https://github.com/</w:t>
      </w:r>
    </w:p>
    <w:p w:rsidR="00404FA7" w:rsidRPr="00404FA7" w:rsidRDefault="00404FA7" w:rsidP="00404FA7">
      <w:pPr>
        <w:pStyle w:val="Bibliografa"/>
        <w:rPr>
          <w:rFonts w:cs="Times New Roman"/>
        </w:rPr>
      </w:pPr>
      <w:r w:rsidRPr="00404FA7">
        <w:rPr>
          <w:rFonts w:cs="Times New Roman"/>
        </w:rPr>
        <w:t>[3]</w:t>
      </w:r>
      <w:r w:rsidRPr="00404FA7">
        <w:rPr>
          <w:rFonts w:cs="Times New Roman"/>
        </w:rPr>
        <w:tab/>
        <w:t xml:space="preserve">«Home», Data </w:t>
      </w:r>
      <w:proofErr w:type="spellStart"/>
      <w:r w:rsidRPr="00404FA7">
        <w:rPr>
          <w:rFonts w:cs="Times New Roman"/>
        </w:rPr>
        <w:t>Version</w:t>
      </w:r>
      <w:proofErr w:type="spellEnd"/>
      <w:r w:rsidRPr="00404FA7">
        <w:rPr>
          <w:rFonts w:cs="Times New Roman"/>
        </w:rPr>
        <w:t xml:space="preserve"> Control · DVC. Accedido: 13 de junio de 2024. [En línea]. Disponible en: https://dvc.org/doc</w:t>
      </w:r>
    </w:p>
    <w:p w:rsidR="00404FA7" w:rsidRPr="00404FA7" w:rsidRDefault="00404FA7" w:rsidP="00404FA7">
      <w:r>
        <w:fldChar w:fldCharType="end"/>
      </w:r>
    </w:p>
    <w:sectPr w:rsidR="00404FA7" w:rsidRPr="00404FA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A4C1A1B"/>
    <w:multiLevelType w:val="multilevel"/>
    <w:tmpl w:val="61160E52"/>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52F2626A"/>
    <w:multiLevelType w:val="multilevel"/>
    <w:tmpl w:val="61160E52"/>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3F07381"/>
    <w:multiLevelType w:val="multilevel"/>
    <w:tmpl w:val="61160E52"/>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690A7A27"/>
    <w:multiLevelType w:val="multilevel"/>
    <w:tmpl w:val="61160E52"/>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27826697">
    <w:abstractNumId w:val="0"/>
  </w:num>
  <w:num w:numId="2" w16cid:durableId="242880914">
    <w:abstractNumId w:val="2"/>
  </w:num>
  <w:num w:numId="3" w16cid:durableId="1125345879">
    <w:abstractNumId w:val="1"/>
  </w:num>
  <w:num w:numId="4" w16cid:durableId="15408239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4FA7"/>
    <w:rsid w:val="00404FA7"/>
    <w:rsid w:val="00AB7544"/>
    <w:rsid w:val="00AD394D"/>
    <w:rsid w:val="00CF5B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10D6"/>
  <w15:chartTrackingRefBased/>
  <w15:docId w15:val="{364D1904-0552-4E91-B55B-42ED30683E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color w:val="000000"/>
        <w:kern w:val="2"/>
        <w:sz w:val="24"/>
        <w:szCs w:val="24"/>
        <w:lang w:val="es-CO"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F5B5B"/>
    <w:pPr>
      <w:keepNext/>
      <w:keepLines/>
      <w:spacing w:before="360" w:after="80"/>
      <w:outlineLvl w:val="0"/>
    </w:pPr>
    <w:rPr>
      <w:rFonts w:ascii="Arial" w:eastAsiaTheme="majorEastAsia" w:hAnsi="Arial" w:cstheme="majorBidi"/>
      <w:b/>
      <w:color w:val="auto"/>
      <w:szCs w:val="40"/>
    </w:rPr>
  </w:style>
  <w:style w:type="paragraph" w:styleId="Ttulo2">
    <w:name w:val="heading 2"/>
    <w:basedOn w:val="Normal"/>
    <w:next w:val="Normal"/>
    <w:link w:val="Ttulo2Car"/>
    <w:uiPriority w:val="9"/>
    <w:semiHidden/>
    <w:unhideWhenUsed/>
    <w:qFormat/>
    <w:rsid w:val="00404F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04FA7"/>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04FA7"/>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Ttulo5">
    <w:name w:val="heading 5"/>
    <w:basedOn w:val="Normal"/>
    <w:next w:val="Normal"/>
    <w:link w:val="Ttulo5Car"/>
    <w:uiPriority w:val="9"/>
    <w:semiHidden/>
    <w:unhideWhenUsed/>
    <w:qFormat/>
    <w:rsid w:val="00404FA7"/>
    <w:pPr>
      <w:keepNext/>
      <w:keepLines/>
      <w:spacing w:before="80" w:after="40"/>
      <w:outlineLvl w:val="4"/>
    </w:pPr>
    <w:rPr>
      <w:rFonts w:asciiTheme="minorHAnsi" w:eastAsiaTheme="majorEastAsia" w:hAnsiTheme="minorHAnsi" w:cstheme="majorBidi"/>
      <w:color w:val="0F4761" w:themeColor="accent1" w:themeShade="BF"/>
    </w:rPr>
  </w:style>
  <w:style w:type="paragraph" w:styleId="Ttulo6">
    <w:name w:val="heading 6"/>
    <w:basedOn w:val="Normal"/>
    <w:next w:val="Normal"/>
    <w:link w:val="Ttulo6Car"/>
    <w:uiPriority w:val="9"/>
    <w:semiHidden/>
    <w:unhideWhenUsed/>
    <w:qFormat/>
    <w:rsid w:val="00404FA7"/>
    <w:pPr>
      <w:keepNext/>
      <w:keepLines/>
      <w:spacing w:before="40" w:after="0"/>
      <w:outlineLvl w:val="5"/>
    </w:pPr>
    <w:rPr>
      <w:rFonts w:asciiTheme="minorHAnsi" w:eastAsiaTheme="majorEastAsia" w:hAnsiTheme="minorHAnsi" w:cstheme="majorBidi"/>
      <w:i/>
      <w:iCs/>
      <w:color w:val="595959" w:themeColor="text1" w:themeTint="A6"/>
    </w:rPr>
  </w:style>
  <w:style w:type="paragraph" w:styleId="Ttulo7">
    <w:name w:val="heading 7"/>
    <w:basedOn w:val="Normal"/>
    <w:next w:val="Normal"/>
    <w:link w:val="Ttulo7Car"/>
    <w:uiPriority w:val="9"/>
    <w:semiHidden/>
    <w:unhideWhenUsed/>
    <w:qFormat/>
    <w:rsid w:val="00404FA7"/>
    <w:pPr>
      <w:keepNext/>
      <w:keepLines/>
      <w:spacing w:before="40" w:after="0"/>
      <w:outlineLvl w:val="6"/>
    </w:pPr>
    <w:rPr>
      <w:rFonts w:asciiTheme="minorHAnsi" w:eastAsiaTheme="majorEastAsia" w:hAnsiTheme="minorHAnsi" w:cstheme="majorBidi"/>
      <w:color w:val="595959" w:themeColor="text1" w:themeTint="A6"/>
    </w:rPr>
  </w:style>
  <w:style w:type="paragraph" w:styleId="Ttulo8">
    <w:name w:val="heading 8"/>
    <w:basedOn w:val="Normal"/>
    <w:next w:val="Normal"/>
    <w:link w:val="Ttulo8Car"/>
    <w:uiPriority w:val="9"/>
    <w:semiHidden/>
    <w:unhideWhenUsed/>
    <w:qFormat/>
    <w:rsid w:val="00404FA7"/>
    <w:pPr>
      <w:keepNext/>
      <w:keepLines/>
      <w:spacing w:after="0"/>
      <w:outlineLvl w:val="7"/>
    </w:pPr>
    <w:rPr>
      <w:rFonts w:asciiTheme="minorHAnsi" w:eastAsiaTheme="majorEastAsia" w:hAnsiTheme="minorHAnsi" w:cstheme="majorBidi"/>
      <w:i/>
      <w:iCs/>
      <w:color w:val="272727" w:themeColor="text1" w:themeTint="D8"/>
    </w:rPr>
  </w:style>
  <w:style w:type="paragraph" w:styleId="Ttulo9">
    <w:name w:val="heading 9"/>
    <w:basedOn w:val="Normal"/>
    <w:next w:val="Normal"/>
    <w:link w:val="Ttulo9Car"/>
    <w:uiPriority w:val="9"/>
    <w:semiHidden/>
    <w:unhideWhenUsed/>
    <w:qFormat/>
    <w:rsid w:val="00404FA7"/>
    <w:pPr>
      <w:keepNext/>
      <w:keepLines/>
      <w:spacing w:after="0"/>
      <w:outlineLvl w:val="8"/>
    </w:pPr>
    <w:rPr>
      <w:rFonts w:asciiTheme="minorHAnsi" w:eastAsiaTheme="majorEastAsia" w:hAnsiTheme="minorHAnsi"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F5B5B"/>
    <w:rPr>
      <w:rFonts w:ascii="Arial" w:eastAsiaTheme="majorEastAsia" w:hAnsi="Arial" w:cstheme="majorBidi"/>
      <w:b/>
      <w:color w:val="auto"/>
      <w:szCs w:val="40"/>
    </w:rPr>
  </w:style>
  <w:style w:type="character" w:customStyle="1" w:styleId="Ttulo2Car">
    <w:name w:val="Título 2 Car"/>
    <w:basedOn w:val="Fuentedeprrafopredeter"/>
    <w:link w:val="Ttulo2"/>
    <w:uiPriority w:val="9"/>
    <w:semiHidden/>
    <w:rsid w:val="00404FA7"/>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04FA7"/>
    <w:rPr>
      <w:rFonts w:asciiTheme="minorHAnsi" w:eastAsiaTheme="majorEastAsia" w:hAnsiTheme="minorHAnsi"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04FA7"/>
    <w:rPr>
      <w:rFonts w:asciiTheme="minorHAnsi" w:eastAsiaTheme="majorEastAsia" w:hAnsiTheme="minorHAnsi" w:cstheme="majorBidi"/>
      <w:i/>
      <w:iCs/>
      <w:color w:val="0F4761" w:themeColor="accent1" w:themeShade="BF"/>
    </w:rPr>
  </w:style>
  <w:style w:type="character" w:customStyle="1" w:styleId="Ttulo5Car">
    <w:name w:val="Título 5 Car"/>
    <w:basedOn w:val="Fuentedeprrafopredeter"/>
    <w:link w:val="Ttulo5"/>
    <w:uiPriority w:val="9"/>
    <w:semiHidden/>
    <w:rsid w:val="00404FA7"/>
    <w:rPr>
      <w:rFonts w:asciiTheme="minorHAnsi" w:eastAsiaTheme="majorEastAsia" w:hAnsiTheme="minorHAnsi" w:cstheme="majorBidi"/>
      <w:color w:val="0F4761" w:themeColor="accent1" w:themeShade="BF"/>
    </w:rPr>
  </w:style>
  <w:style w:type="character" w:customStyle="1" w:styleId="Ttulo6Car">
    <w:name w:val="Título 6 Car"/>
    <w:basedOn w:val="Fuentedeprrafopredeter"/>
    <w:link w:val="Ttulo6"/>
    <w:uiPriority w:val="9"/>
    <w:semiHidden/>
    <w:rsid w:val="00404FA7"/>
    <w:rPr>
      <w:rFonts w:asciiTheme="minorHAnsi" w:eastAsiaTheme="majorEastAsia" w:hAnsiTheme="minorHAnsi" w:cstheme="majorBidi"/>
      <w:i/>
      <w:iCs/>
      <w:color w:val="595959" w:themeColor="text1" w:themeTint="A6"/>
    </w:rPr>
  </w:style>
  <w:style w:type="character" w:customStyle="1" w:styleId="Ttulo7Car">
    <w:name w:val="Título 7 Car"/>
    <w:basedOn w:val="Fuentedeprrafopredeter"/>
    <w:link w:val="Ttulo7"/>
    <w:uiPriority w:val="9"/>
    <w:semiHidden/>
    <w:rsid w:val="00404FA7"/>
    <w:rPr>
      <w:rFonts w:asciiTheme="minorHAnsi" w:eastAsiaTheme="majorEastAsia" w:hAnsiTheme="minorHAnsi" w:cstheme="majorBidi"/>
      <w:color w:val="595959" w:themeColor="text1" w:themeTint="A6"/>
    </w:rPr>
  </w:style>
  <w:style w:type="character" w:customStyle="1" w:styleId="Ttulo8Car">
    <w:name w:val="Título 8 Car"/>
    <w:basedOn w:val="Fuentedeprrafopredeter"/>
    <w:link w:val="Ttulo8"/>
    <w:uiPriority w:val="9"/>
    <w:semiHidden/>
    <w:rsid w:val="00404FA7"/>
    <w:rPr>
      <w:rFonts w:asciiTheme="minorHAnsi" w:eastAsiaTheme="majorEastAsia" w:hAnsiTheme="minorHAnsi" w:cstheme="majorBidi"/>
      <w:i/>
      <w:iCs/>
      <w:color w:val="272727" w:themeColor="text1" w:themeTint="D8"/>
    </w:rPr>
  </w:style>
  <w:style w:type="character" w:customStyle="1" w:styleId="Ttulo9Car">
    <w:name w:val="Título 9 Car"/>
    <w:basedOn w:val="Fuentedeprrafopredeter"/>
    <w:link w:val="Ttulo9"/>
    <w:uiPriority w:val="9"/>
    <w:semiHidden/>
    <w:rsid w:val="00404FA7"/>
    <w:rPr>
      <w:rFonts w:asciiTheme="minorHAnsi" w:eastAsiaTheme="majorEastAsia" w:hAnsiTheme="minorHAnsi" w:cstheme="majorBidi"/>
      <w:color w:val="272727" w:themeColor="text1" w:themeTint="D8"/>
    </w:rPr>
  </w:style>
  <w:style w:type="paragraph" w:styleId="Ttulo">
    <w:name w:val="Title"/>
    <w:basedOn w:val="Normal"/>
    <w:next w:val="Normal"/>
    <w:link w:val="TtuloCar"/>
    <w:uiPriority w:val="10"/>
    <w:qFormat/>
    <w:rsid w:val="00404FA7"/>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tuloCar">
    <w:name w:val="Título Car"/>
    <w:basedOn w:val="Fuentedeprrafopredeter"/>
    <w:link w:val="Ttulo"/>
    <w:uiPriority w:val="10"/>
    <w:rsid w:val="00404FA7"/>
    <w:rPr>
      <w:rFonts w:asciiTheme="majorHAnsi" w:eastAsiaTheme="majorEastAsia" w:hAnsiTheme="majorHAnsi" w:cstheme="majorBidi"/>
      <w:color w:val="auto"/>
      <w:spacing w:val="-10"/>
      <w:kern w:val="28"/>
      <w:sz w:val="56"/>
      <w:szCs w:val="56"/>
    </w:rPr>
  </w:style>
  <w:style w:type="paragraph" w:styleId="Subttulo">
    <w:name w:val="Subtitle"/>
    <w:basedOn w:val="Normal"/>
    <w:next w:val="Normal"/>
    <w:link w:val="SubttuloCar"/>
    <w:uiPriority w:val="11"/>
    <w:qFormat/>
    <w:rsid w:val="00404FA7"/>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04FA7"/>
    <w:rPr>
      <w:rFonts w:asciiTheme="minorHAnsi" w:eastAsiaTheme="majorEastAsia" w:hAnsiTheme="minorHAnsi" w:cstheme="majorBidi"/>
      <w:color w:val="595959" w:themeColor="text1" w:themeTint="A6"/>
      <w:spacing w:val="15"/>
      <w:sz w:val="28"/>
      <w:szCs w:val="28"/>
    </w:rPr>
  </w:style>
  <w:style w:type="paragraph" w:styleId="Cita">
    <w:name w:val="Quote"/>
    <w:basedOn w:val="Normal"/>
    <w:next w:val="Normal"/>
    <w:link w:val="CitaCar"/>
    <w:uiPriority w:val="29"/>
    <w:qFormat/>
    <w:rsid w:val="00404FA7"/>
    <w:pPr>
      <w:spacing w:before="160"/>
      <w:jc w:val="center"/>
    </w:pPr>
    <w:rPr>
      <w:i/>
      <w:iCs/>
      <w:color w:val="404040" w:themeColor="text1" w:themeTint="BF"/>
    </w:rPr>
  </w:style>
  <w:style w:type="character" w:customStyle="1" w:styleId="CitaCar">
    <w:name w:val="Cita Car"/>
    <w:basedOn w:val="Fuentedeprrafopredeter"/>
    <w:link w:val="Cita"/>
    <w:uiPriority w:val="29"/>
    <w:rsid w:val="00404FA7"/>
    <w:rPr>
      <w:i/>
      <w:iCs/>
      <w:color w:val="404040" w:themeColor="text1" w:themeTint="BF"/>
    </w:rPr>
  </w:style>
  <w:style w:type="paragraph" w:styleId="Prrafodelista">
    <w:name w:val="List Paragraph"/>
    <w:basedOn w:val="Normal"/>
    <w:uiPriority w:val="34"/>
    <w:qFormat/>
    <w:rsid w:val="00404FA7"/>
    <w:pPr>
      <w:ind w:left="720"/>
      <w:contextualSpacing/>
    </w:pPr>
  </w:style>
  <w:style w:type="character" w:styleId="nfasisintenso">
    <w:name w:val="Intense Emphasis"/>
    <w:basedOn w:val="Fuentedeprrafopredeter"/>
    <w:uiPriority w:val="21"/>
    <w:qFormat/>
    <w:rsid w:val="00404FA7"/>
    <w:rPr>
      <w:i/>
      <w:iCs/>
      <w:color w:val="0F4761" w:themeColor="accent1" w:themeShade="BF"/>
    </w:rPr>
  </w:style>
  <w:style w:type="paragraph" w:styleId="Citadestacada">
    <w:name w:val="Intense Quote"/>
    <w:basedOn w:val="Normal"/>
    <w:next w:val="Normal"/>
    <w:link w:val="CitadestacadaCar"/>
    <w:uiPriority w:val="30"/>
    <w:qFormat/>
    <w:rsid w:val="00404F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04FA7"/>
    <w:rPr>
      <w:i/>
      <w:iCs/>
      <w:color w:val="0F4761" w:themeColor="accent1" w:themeShade="BF"/>
    </w:rPr>
  </w:style>
  <w:style w:type="character" w:styleId="Referenciaintensa">
    <w:name w:val="Intense Reference"/>
    <w:basedOn w:val="Fuentedeprrafopredeter"/>
    <w:uiPriority w:val="32"/>
    <w:qFormat/>
    <w:rsid w:val="00404FA7"/>
    <w:rPr>
      <w:b/>
      <w:bCs/>
      <w:smallCaps/>
      <w:color w:val="0F4761" w:themeColor="accent1" w:themeShade="BF"/>
      <w:spacing w:val="5"/>
    </w:rPr>
  </w:style>
  <w:style w:type="paragraph" w:styleId="Bibliografa">
    <w:name w:val="Bibliography"/>
    <w:basedOn w:val="Normal"/>
    <w:next w:val="Normal"/>
    <w:uiPriority w:val="37"/>
    <w:unhideWhenUsed/>
    <w:rsid w:val="00404FA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TotalTime>
  <Pages>9</Pages>
  <Words>1724</Words>
  <Characters>9488</Characters>
  <Application>Microsoft Office Word</Application>
  <DocSecurity>0</DocSecurity>
  <Lines>79</Lines>
  <Paragraphs>22</Paragraphs>
  <ScaleCrop>false</ScaleCrop>
  <Company/>
  <LinksUpToDate>false</LinksUpToDate>
  <CharactersWithSpaces>11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eth Ortega</dc:creator>
  <cp:keywords/>
  <dc:description/>
  <cp:lastModifiedBy>Ibeth Ortega</cp:lastModifiedBy>
  <cp:revision>1</cp:revision>
  <dcterms:created xsi:type="dcterms:W3CDTF">2024-06-13T14:56:00Z</dcterms:created>
  <dcterms:modified xsi:type="dcterms:W3CDTF">2024-06-1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KcZ86Bf"/&gt;&lt;style id="http://www.zotero.org/styles/ieee" locale="es-ES" hasBibliography="1" bibliographyStyleHasBeenSet="1"/&gt;&lt;prefs&gt;&lt;pref name="fieldType" value="Field"/&gt;&lt;/prefs&gt;&lt;/data&gt;</vt:lpwstr>
  </property>
</Properties>
</file>